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BE7F05"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11C63018"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hybrid approach ha</w:t>
        </w:r>
        <w:r w:rsidR="00583191">
          <w:rPr>
            <w:lang w:eastAsia="zh-CN"/>
          </w:rPr>
          <w:t>d</w:t>
        </w:r>
        <w:r w:rsidR="00583191" w:rsidRPr="005F7DE3">
          <w:rPr>
            <w:lang w:eastAsia="zh-CN"/>
          </w:rPr>
          <w:t xml:space="preserve"> a</w:t>
        </w:r>
        <w:r w:rsidR="00583191">
          <w:rPr>
            <w:lang w:eastAsia="zh-CN"/>
          </w:rPr>
          <w:t xml:space="preserve"> </w:t>
        </w:r>
        <w:r w:rsidR="00583191" w:rsidRPr="00853CB8">
          <w:rPr>
            <w:lang w:eastAsia="zh-CN"/>
          </w:rPr>
          <w:t>Normalized Root Mean Square Error (NRMSE)</w:t>
        </w:r>
        <w:r w:rsidR="00583191" w:rsidRPr="005F7DE3">
          <w:rPr>
            <w:lang w:eastAsia="zh-CN"/>
          </w:rPr>
          <w:t xml:space="preserve"> of </w:t>
        </w:r>
        <w:r w:rsidR="00583191">
          <w:rPr>
            <w:lang w:eastAsia="zh-CN"/>
          </w:rPr>
          <w:t>13.06</w:t>
        </w:r>
        <w:r w:rsidR="00583191" w:rsidRPr="005F7DE3">
          <w:rPr>
            <w:lang w:eastAsia="zh-CN"/>
          </w:rPr>
          <w:t xml:space="preserve"> percent (</w:t>
        </w:r>
        <w:r w:rsidR="00583191">
          <w:rPr>
            <w:lang w:eastAsia="zh-CN"/>
          </w:rPr>
          <w:t>5.68</w:t>
        </w:r>
        <w:r w:rsidR="00583191" w:rsidRPr="005F7DE3">
          <w:rPr>
            <w:lang w:eastAsia="zh-CN"/>
          </w:rPr>
          <w:t xml:space="preserve"> percent less than </w:t>
        </w:r>
        <w:r w:rsidR="00583191">
          <w:rPr>
            <w:lang w:eastAsia="zh-CN"/>
          </w:rPr>
          <w:t xml:space="preserve">the </w:t>
        </w:r>
        <w:r w:rsidR="00583191" w:rsidRPr="005F7DE3">
          <w:rPr>
            <w:lang w:eastAsia="zh-CN"/>
          </w:rPr>
          <w:t>RC</w:t>
        </w:r>
        <w:r w:rsidR="00583191">
          <w:rPr>
            <w:lang w:eastAsia="zh-CN"/>
          </w:rPr>
          <w:t>-Model 3</w:t>
        </w:r>
        <w:r w:rsidR="00583191" w:rsidRPr="005F7DE3">
          <w:rPr>
            <w:lang w:eastAsia="zh-CN"/>
          </w:rPr>
          <w:t xml:space="preserve"> </w:t>
        </w:r>
        <w:r w:rsidR="00583191">
          <w:rPr>
            <w:lang w:eastAsia="zh-CN"/>
          </w:rPr>
          <w:t xml:space="preserve">alone </w:t>
        </w:r>
        <w:r w:rsidR="00583191" w:rsidRPr="005F7DE3">
          <w:rPr>
            <w:lang w:eastAsia="zh-CN"/>
          </w:rPr>
          <w:t xml:space="preserve">and </w:t>
        </w:r>
        <w:r w:rsidR="00583191">
          <w:rPr>
            <w:lang w:eastAsia="zh-CN"/>
          </w:rPr>
          <w:t>22.15</w:t>
        </w:r>
        <w:r w:rsidR="00583191" w:rsidRPr="005F7DE3">
          <w:rPr>
            <w:lang w:eastAsia="zh-CN"/>
          </w:rPr>
          <w:t xml:space="preserve"> percent </w:t>
        </w:r>
        <w:r w:rsidR="00583191" w:rsidRPr="006C37D5">
          <w:rPr>
            <w:lang w:eastAsia="zh-CN"/>
          </w:rPr>
          <w:t>less</w:t>
        </w:r>
        <w:r w:rsidR="00583191" w:rsidRPr="005F7DE3">
          <w:rPr>
            <w:lang w:eastAsia="zh-CN"/>
          </w:rPr>
          <w:t xml:space="preserve"> than </w:t>
        </w:r>
        <w:r w:rsidR="00583191">
          <w:rPr>
            <w:lang w:eastAsia="zh-CN"/>
          </w:rPr>
          <w:t xml:space="preserve">the </w:t>
        </w:r>
        <w:r w:rsidR="00583191" w:rsidRPr="005F7DE3">
          <w:rPr>
            <w:lang w:eastAsia="zh-CN"/>
          </w:rPr>
          <w:t>GGMR</w:t>
        </w:r>
        <w:r w:rsidR="00583191">
          <w:rPr>
            <w:lang w:eastAsia="zh-CN"/>
          </w:rPr>
          <w:t xml:space="preserve"> alone</w:t>
        </w:r>
        <w:r w:rsidR="00583191" w:rsidRPr="005F7DE3">
          <w:rPr>
            <w:lang w:eastAsia="zh-CN"/>
          </w:rPr>
          <w:t xml:space="preserve">), </w:t>
        </w:r>
      </w:ins>
      <w:ins w:id="9" w:author="Lichen Wu" w:date="2022-06-08T20:52:00Z">
        <w:r w:rsidR="00583191" w:rsidRPr="00853CB8">
          <w:rPr>
            <w:lang w:eastAsia="zh-CN"/>
          </w:rPr>
          <w:t xml:space="preserve">a Coefficient of Variation of RMSE (CVRMSE) </w:t>
        </w:r>
      </w:ins>
      <w:ins w:id="10" w:author="Lichen Wu" w:date="2022-06-08T20:51:00Z">
        <w:r w:rsidR="00583191" w:rsidRPr="005F7DE3">
          <w:rPr>
            <w:lang w:eastAsia="zh-CN"/>
          </w:rPr>
          <w:t xml:space="preserve">of </w:t>
        </w:r>
        <w:r w:rsidR="00583191">
          <w:rPr>
            <w:lang w:eastAsia="zh-CN"/>
          </w:rPr>
          <w:t>5.43</w:t>
        </w:r>
        <w:r w:rsidR="00583191" w:rsidRPr="005F7DE3">
          <w:rPr>
            <w:lang w:eastAsia="zh-CN"/>
          </w:rPr>
          <w:t xml:space="preserve"> percent (</w:t>
        </w:r>
        <w:r w:rsidR="00583191">
          <w:rPr>
            <w:lang w:eastAsia="zh-CN"/>
          </w:rPr>
          <w:t>2.37</w:t>
        </w:r>
        <w:r w:rsidR="00583191" w:rsidRPr="005F7DE3">
          <w:rPr>
            <w:lang w:eastAsia="zh-CN"/>
          </w:rPr>
          <w:t xml:space="preserve"> percent less than </w:t>
        </w:r>
        <w:r w:rsidR="00583191">
          <w:rPr>
            <w:lang w:eastAsia="zh-CN"/>
          </w:rPr>
          <w:t xml:space="preserve">the </w:t>
        </w:r>
        <w:r w:rsidR="00583191" w:rsidRPr="005F7DE3">
          <w:rPr>
            <w:lang w:eastAsia="zh-CN"/>
          </w:rPr>
          <w:t>RC</w:t>
        </w:r>
        <w:r w:rsidR="00583191">
          <w:rPr>
            <w:lang w:eastAsia="zh-CN"/>
          </w:rPr>
          <w:t>-Model 3</w:t>
        </w:r>
        <w:r w:rsidR="00583191" w:rsidRPr="005F7DE3">
          <w:rPr>
            <w:lang w:eastAsia="zh-CN"/>
          </w:rPr>
          <w:t xml:space="preserve"> and </w:t>
        </w:r>
        <w:r w:rsidR="00583191">
          <w:rPr>
            <w:lang w:eastAsia="zh-CN"/>
          </w:rPr>
          <w:t>9.22</w:t>
        </w:r>
        <w:r w:rsidR="00583191" w:rsidRPr="005F7DE3">
          <w:rPr>
            <w:lang w:eastAsia="zh-CN"/>
          </w:rPr>
          <w:t xml:space="preserve"> percent less than </w:t>
        </w:r>
        <w:r w:rsidR="00583191">
          <w:rPr>
            <w:lang w:eastAsia="zh-CN"/>
          </w:rPr>
          <w:t xml:space="preserve">the </w:t>
        </w:r>
        <w:r w:rsidR="00583191" w:rsidRPr="005F7DE3">
          <w:rPr>
            <w:lang w:eastAsia="zh-CN"/>
          </w:rPr>
          <w:t xml:space="preserve">GGMR), </w:t>
        </w:r>
      </w:ins>
      <w:ins w:id="11" w:author="Lichen Wu" w:date="2022-06-08T20:52:00Z">
        <w:r w:rsidR="00583191">
          <w:rPr>
            <w:lang w:eastAsia="zh-CN"/>
          </w:rPr>
          <w:t xml:space="preserve">a </w:t>
        </w:r>
        <w:r w:rsidR="00583191" w:rsidRPr="00853CB8">
          <w:rPr>
            <w:lang w:eastAsia="zh-CN"/>
          </w:rPr>
          <w:t>Mean Absolute Error (MAE)</w:t>
        </w:r>
        <w:r w:rsidR="00583191">
          <w:rPr>
            <w:lang w:eastAsia="zh-CN"/>
          </w:rPr>
          <w:t xml:space="preserve"> </w:t>
        </w:r>
      </w:ins>
      <w:ins w:id="12" w:author="Lichen Wu" w:date="2022-06-08T20:51:00Z">
        <w:r w:rsidR="00583191" w:rsidRPr="005F7DE3">
          <w:rPr>
            <w:lang w:eastAsia="zh-CN"/>
          </w:rPr>
          <w:t xml:space="preserve">of </w:t>
        </w:r>
        <w:r w:rsidR="00583191">
          <w:rPr>
            <w:lang w:eastAsia="zh-CN"/>
          </w:rPr>
          <w:t>2.98</w:t>
        </w:r>
        <w:r w:rsidR="00583191" w:rsidRPr="005F7DE3">
          <w:rPr>
            <w:lang w:eastAsia="zh-CN"/>
          </w:rPr>
          <w:t xml:space="preserve"> kW (</w:t>
        </w:r>
        <w:r w:rsidR="00583191">
          <w:rPr>
            <w:lang w:eastAsia="zh-CN"/>
          </w:rPr>
          <w:t>0.99</w:t>
        </w:r>
        <w:r w:rsidR="00583191" w:rsidRPr="005F7DE3">
          <w:rPr>
            <w:lang w:eastAsia="zh-CN"/>
          </w:rPr>
          <w:t xml:space="preserve"> kW and </w:t>
        </w:r>
        <w:r w:rsidR="00583191">
          <w:rPr>
            <w:lang w:eastAsia="zh-CN"/>
          </w:rPr>
          <w:t>4.61</w:t>
        </w:r>
        <w:r w:rsidR="00583191" w:rsidRPr="005F7DE3">
          <w:rPr>
            <w:lang w:eastAsia="zh-CN"/>
          </w:rPr>
          <w:t xml:space="preserve"> kW less than </w:t>
        </w:r>
        <w:r w:rsidR="00583191">
          <w:rPr>
            <w:lang w:eastAsia="zh-CN"/>
          </w:rPr>
          <w:t xml:space="preserve">the </w:t>
        </w:r>
        <w:r w:rsidR="00583191" w:rsidRPr="005F7DE3">
          <w:rPr>
            <w:lang w:eastAsia="zh-CN"/>
          </w:rPr>
          <w:t>RC</w:t>
        </w:r>
        <w:r w:rsidR="00583191">
          <w:rPr>
            <w:lang w:eastAsia="zh-CN"/>
          </w:rPr>
          <w:t>-Model 3</w:t>
        </w:r>
        <w:r w:rsidR="00583191" w:rsidRPr="005F7DE3">
          <w:rPr>
            <w:lang w:eastAsia="zh-CN"/>
          </w:rPr>
          <w:t xml:space="preserve"> </w:t>
        </w:r>
        <w:r w:rsidR="00583191">
          <w:rPr>
            <w:lang w:eastAsia="zh-CN"/>
          </w:rPr>
          <w:t xml:space="preserve">and </w:t>
        </w:r>
        <w:r w:rsidR="00583191" w:rsidRPr="005F7DE3">
          <w:rPr>
            <w:lang w:eastAsia="zh-CN"/>
          </w:rPr>
          <w:t>GGMR</w:t>
        </w:r>
        <w:r w:rsidR="00583191">
          <w:rPr>
            <w:lang w:eastAsia="zh-CN"/>
          </w:rPr>
          <w:t>, respectively)</w:t>
        </w:r>
        <w:r w:rsidR="00583191" w:rsidRPr="005F7DE3">
          <w:rPr>
            <w:lang w:eastAsia="zh-CN"/>
          </w:rPr>
          <w:t xml:space="preserve">, and </w:t>
        </w:r>
      </w:ins>
      <w:ins w:id="13" w:author="Lichen Wu" w:date="2022-06-08T20:53:00Z">
        <w:r w:rsidR="00583191" w:rsidRPr="00853CB8">
          <w:rPr>
            <w:lang w:eastAsia="zh-CN"/>
          </w:rPr>
          <w:t>a Mean Absolute</w:t>
        </w:r>
        <w:r w:rsidR="00583191">
          <w:rPr>
            <w:lang w:eastAsia="zh-CN"/>
          </w:rPr>
          <w:t xml:space="preserve"> Percentage</w:t>
        </w:r>
        <w:r w:rsidR="00583191" w:rsidRPr="00853CB8">
          <w:rPr>
            <w:lang w:eastAsia="zh-CN"/>
          </w:rPr>
          <w:t xml:space="preserve"> Error </w:t>
        </w:r>
        <w:r w:rsidR="00583191">
          <w:rPr>
            <w:lang w:eastAsia="zh-CN"/>
          </w:rPr>
          <w:t>(</w:t>
        </w:r>
        <w:r w:rsidR="00583191" w:rsidRPr="00853CB8">
          <w:rPr>
            <w:lang w:eastAsia="zh-CN"/>
          </w:rPr>
          <w:t>MAPE</w:t>
        </w:r>
        <w:r w:rsidR="00583191">
          <w:rPr>
            <w:lang w:eastAsia="zh-CN"/>
          </w:rPr>
          <w:t xml:space="preserve">) </w:t>
        </w:r>
      </w:ins>
      <w:ins w:id="14" w:author="Lichen Wu" w:date="2022-06-08T20:51:00Z">
        <w:r w:rsidR="00583191" w:rsidRPr="005F7DE3">
          <w:rPr>
            <w:lang w:eastAsia="zh-CN"/>
          </w:rPr>
          <w:t xml:space="preserve">of </w:t>
        </w:r>
        <w:r w:rsidR="00583191">
          <w:rPr>
            <w:lang w:eastAsia="zh-CN"/>
          </w:rPr>
          <w:t>4.41</w:t>
        </w:r>
        <w:r w:rsidR="00583191" w:rsidRPr="005F7DE3">
          <w:rPr>
            <w:lang w:eastAsia="zh-CN"/>
          </w:rPr>
          <w:t xml:space="preserve"> percent (</w:t>
        </w:r>
        <w:r w:rsidR="00583191">
          <w:rPr>
            <w:lang w:eastAsia="zh-CN"/>
          </w:rPr>
          <w:t>2.4</w:t>
        </w:r>
        <w:r w:rsidR="00583191" w:rsidRPr="005F7DE3">
          <w:rPr>
            <w:lang w:eastAsia="zh-CN"/>
          </w:rPr>
          <w:t xml:space="preserve"> percent </w:t>
        </w:r>
        <w:r w:rsidR="00583191">
          <w:rPr>
            <w:lang w:eastAsia="zh-CN"/>
          </w:rPr>
          <w:t>and 4.89</w:t>
        </w:r>
        <w:r w:rsidR="00583191" w:rsidRPr="005F7DE3">
          <w:rPr>
            <w:lang w:eastAsia="zh-CN"/>
          </w:rPr>
          <w:t xml:space="preserve"> percent lower </w:t>
        </w:r>
        <w:r w:rsidR="00583191">
          <w:rPr>
            <w:lang w:eastAsia="zh-CN"/>
          </w:rPr>
          <w:t>than the</w:t>
        </w:r>
        <w:r w:rsidR="00583191" w:rsidRPr="005F7DE3">
          <w:rPr>
            <w:lang w:eastAsia="zh-CN"/>
          </w:rPr>
          <w:t xml:space="preserve"> RC</w:t>
        </w:r>
        <w:r w:rsidR="00583191">
          <w:rPr>
            <w:lang w:eastAsia="zh-CN"/>
          </w:rPr>
          <w:t xml:space="preserve">-Model 3 and </w:t>
        </w:r>
        <w:r w:rsidR="00583191" w:rsidRPr="005F7DE3">
          <w:rPr>
            <w:lang w:eastAsia="zh-CN"/>
          </w:rPr>
          <w:t>GGMR</w:t>
        </w:r>
        <w:r w:rsidR="00583191">
          <w:rPr>
            <w:lang w:eastAsia="zh-CN"/>
          </w:rPr>
          <w:t>, respectively</w:t>
        </w:r>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BE7F05"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15"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15"/>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BE7F05"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fldSimple w:instr=" SEQ Eq \* MERGEFORMAT ">
              <w:r w:rsidR="009A60BB">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BE7F0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fldSimple w:instr=" SEQ Eq \* MERGEFORMAT ">
              <w:r w:rsidR="009A60BB">
                <w:rPr>
                  <w:noProof/>
                </w:rPr>
                <w:t>3</w:t>
              </w:r>
            </w:fldSimple>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6"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6"/>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BE7F0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17"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17"/>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BE7F0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18"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18"/>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BE7F05"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r w:rsidR="00BE7F05">
              <w:fldChar w:fldCharType="begin"/>
            </w:r>
            <w:r w:rsidR="00BE7F05">
              <w:instrText xml:space="preserve"> SEQ eq \* MERGEFORMAT </w:instrText>
            </w:r>
            <w:r w:rsidR="00BE7F05">
              <w:fldChar w:fldCharType="separate"/>
            </w:r>
            <w:r w:rsidR="009A60BB">
              <w:rPr>
                <w:noProof/>
              </w:rPr>
              <w:t>7</w:t>
            </w:r>
            <w:r w:rsidR="00BE7F05">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BE7F05"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fldSimple w:instr=" SEQ eq \* MERGEFORMAT ">
              <w:r w:rsidR="009A60BB">
                <w:rPr>
                  <w:noProof/>
                </w:rPr>
                <w:t>8</w:t>
              </w:r>
            </w:fldSimple>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BE7F05"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fldSimple w:instr=" SEQ eq \* MERGEFORMAT ">
              <w:r w:rsidR="009A60BB">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BE7F05"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fldSimple w:instr=" SEQ Eq \* MERGEFORMAT ">
              <w:r w:rsidR="009A60BB">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BE7F05"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fldSimple w:instr=" SEQ Eq \* MERGEFORMAT ">
              <w:r w:rsidR="009A60BB">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BE7F05"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fldSimple w:instr=" SEQ Eq \* MERGEFORMAT ">
              <w:r w:rsidR="009A60BB">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BE7F05"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19"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19"/>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BE7F05"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fldSimple w:instr=" SEQ Eq \* MERGEFORMAT ">
              <w:r w:rsidR="009A60BB">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BE7F05"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fldSimple w:instr=" SEQ Eq \* MERGEFORMAT ">
              <w:r w:rsidR="009A60BB">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BE7F05"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fldSimple w:instr=" SEQ Eq \* MERGEFORMAT ">
              <w:r w:rsidR="009A60BB">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BE7F05"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fldSimple w:instr=" SEQ Eq \* MERGEFORMAT ">
              <w:r w:rsidR="009A60BB">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BE7F05"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20"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20"/>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21" w:name="sec_2_hybrid"/>
      <w:r w:rsidR="00896FFF" w:rsidRPr="005F7DE3">
        <w:t>3</w:t>
      </w:r>
      <w:bookmarkEnd w:id="21"/>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22"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22"/>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23" w:name="sec_2_criteria"/>
      <w:r w:rsidRPr="005F7DE3">
        <w:t>2.</w:t>
      </w:r>
      <w:r w:rsidR="001B6420" w:rsidRPr="005F7DE3">
        <w:t>4</w:t>
      </w:r>
      <w:r w:rsidRPr="005F7DE3">
        <w:t xml:space="preserve"> </w:t>
      </w:r>
      <w:bookmarkEnd w:id="23"/>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fldSimple w:instr=" SEQ Eq \* MERGEFORMAT ">
              <w:r w:rsidR="009A60BB">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70B5C53"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24" w:author="Lichen Wu" w:date="2022-06-08T19:46:00Z">
                                <w:rPr>
                                  <w:rFonts w:ascii="Cambria Math" w:hAnsi="Cambria Math"/>
                                </w:rPr>
                                <m:t>measured</m:t>
                              </w:ins>
                            </m:r>
                            <m:r>
                              <w:del w:id="25" w:author="Lichen Wu" w:date="2022-06-08T19:46:00Z">
                                <w:rPr>
                                  <w:rFonts w:ascii="Cambria Math" w:hAnsi="Cambria Math"/>
                                </w:rPr>
                                <m:t>predicted</m:t>
                              </w:del>
                            </m:r>
                          </m:sub>
                        </m:sSub>
                      </m:e>
                    </m:d>
                  </m:den>
                </m:f>
              </m:oMath>
            </m:oMathPara>
          </w:p>
        </w:tc>
        <w:tc>
          <w:tcPr>
            <w:tcW w:w="625" w:type="dxa"/>
            <w:vAlign w:val="center"/>
          </w:tcPr>
          <w:p w14:paraId="5D0195E3" w14:textId="1E436702" w:rsidR="00A57370" w:rsidRPr="005F7DE3" w:rsidRDefault="00A57370" w:rsidP="000E6F46">
            <w:pPr>
              <w:spacing w:line="360" w:lineRule="auto"/>
            </w:pPr>
            <w:r w:rsidRPr="005F7DE3">
              <w:t>(</w:t>
            </w:r>
            <w:fldSimple w:instr=" SEQ Eq \* MERGEFORMAT ">
              <w:r w:rsidR="009A60BB">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AD3685C" w:rsidR="00A57370" w:rsidRPr="005F7DE3" w:rsidRDefault="00A57370" w:rsidP="000E6F46">
            <w:pPr>
              <w:spacing w:line="360" w:lineRule="auto"/>
            </w:pPr>
            <w:r w:rsidRPr="005F7DE3">
              <w:t>(</w:t>
            </w:r>
            <w:fldSimple w:instr=" SEQ Eq \* MERGEFORMAT ">
              <w:r w:rsidR="009A60BB">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fldSimple w:instr=" SEQ Eq \* MERGEFORMAT ">
              <w:r w:rsidR="009A60BB">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r w:rsidR="00BE7F05">
              <w:fldChar w:fldCharType="begin"/>
            </w:r>
            <w:r w:rsidR="00BE7F05">
              <w:instrText xml:space="preserve"> SEQ Eq \* MERGEFORMAT </w:instrText>
            </w:r>
            <w:r w:rsidR="00BE7F05">
              <w:fldChar w:fldCharType="separate"/>
            </w:r>
            <w:r w:rsidR="009A60BB">
              <w:rPr>
                <w:noProof/>
              </w:rPr>
              <w:t>23</w:t>
            </w:r>
            <w:r w:rsidR="00BE7F05">
              <w:rPr>
                <w:noProof/>
              </w:rPr>
              <w:fldChar w:fldCharType="end"/>
            </w:r>
            <w:r w:rsidRPr="005F7DE3">
              <w:t>)</w:t>
            </w:r>
          </w:p>
        </w:tc>
      </w:tr>
    </w:tbl>
    <w:p w14:paraId="6906A023" w14:textId="64F2A8AE"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26" w:author="Lichen Wu" w:date="2022-06-08T19:46:00Z">
                    <w:rPr>
                      <w:rFonts w:ascii="Cambria Math" w:hAnsi="Cambria Math"/>
                    </w:rPr>
                    <m:t>measured</m:t>
                  </w:ins>
                </m:r>
                <m:r>
                  <w:del w:id="27"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28" w:author="Lichen Wu" w:date="2022-06-08T19:46:00Z">
        <w:r w:rsidRPr="005F7DE3" w:rsidDel="007216B8">
          <w:delText xml:space="preserve"> </w:delText>
        </w:r>
      </w:del>
      <w:ins w:id="29" w:author="Lichen Wu" w:date="2022-06-08T19:46:00Z">
        <w:r w:rsidR="007216B8">
          <w:t xml:space="preserve"> measured values</w:t>
        </w:r>
      </w:ins>
      <w:del w:id="30" w:author="Lichen Wu" w:date="2022-06-08T19:46:00Z">
        <w:r w:rsidRPr="005F7DE3" w:rsidDel="007216B8">
          <w:delText>predictions</w:delText>
        </w:r>
      </w:del>
      <w:r w:rsidRPr="005F7DE3">
        <w:t>,</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ins w:id="31" w:author="Lichen Wu" w:date="2022-06-08T19:46:00Z">
        <w:r w:rsidR="00F923EA">
          <w:t xml:space="preserve"> </w:t>
        </w:r>
      </w:ins>
      <w:ins w:id="32" w:author="Lichen Wu" w:date="2022-06-08T19:55:00Z">
        <w:r w:rsidR="007D15E2">
          <w:t>B</w:t>
        </w:r>
      </w:ins>
      <w:ins w:id="33" w:author="Lichen Wu" w:date="2022-06-08T19:48:00Z">
        <w:r w:rsidR="00F923EA">
          <w:t xml:space="preserve">oth </w:t>
        </w:r>
      </w:ins>
      <m:oMath>
        <m:sSub>
          <m:sSubPr>
            <m:ctrlPr>
              <w:ins w:id="34" w:author="Lichen Wu" w:date="2022-06-08T19:49:00Z">
                <w:rPr>
                  <w:rFonts w:ascii="Cambria Math" w:hAnsi="Cambria Math"/>
                  <w:i/>
                </w:rPr>
              </w:ins>
            </m:ctrlPr>
          </m:sSubPr>
          <m:e>
            <m:r>
              <w:ins w:id="35" w:author="Lichen Wu" w:date="2022-06-08T19:49:00Z">
                <w:rPr>
                  <w:rFonts w:ascii="Cambria Math" w:hAnsi="Cambria Math"/>
                </w:rPr>
                <m:t>y</m:t>
              </w:ins>
            </m:r>
          </m:e>
          <m:sub>
            <m:r>
              <w:ins w:id="36" w:author="Lichen Wu" w:date="2022-06-08T19:49:00Z">
                <w:rPr>
                  <w:rFonts w:ascii="Cambria Math" w:hAnsi="Cambria Math"/>
                </w:rPr>
                <m:t>measured,k</m:t>
              </w:ins>
            </m:r>
          </m:sub>
        </m:sSub>
      </m:oMath>
      <w:ins w:id="37" w:author="Lichen Wu" w:date="2022-06-08T19:48:00Z">
        <w:r w:rsidR="00F923EA">
          <w:t xml:space="preserve"> </w:t>
        </w:r>
      </w:ins>
      <w:ins w:id="38" w:author="Lichen Wu" w:date="2022-06-08T19:49:00Z">
        <w:r w:rsidR="00F923EA">
          <w:t xml:space="preserve">and </w:t>
        </w:r>
      </w:ins>
      <m:oMath>
        <m:sSub>
          <m:sSubPr>
            <m:ctrlPr>
              <w:ins w:id="39" w:author="Lichen Wu" w:date="2022-06-08T19:49:00Z">
                <w:rPr>
                  <w:rFonts w:ascii="Cambria Math" w:hAnsi="Cambria Math"/>
                  <w:i/>
                </w:rPr>
              </w:ins>
            </m:ctrlPr>
          </m:sSubPr>
          <m:e>
            <m:r>
              <w:ins w:id="40" w:author="Lichen Wu" w:date="2022-06-08T19:49:00Z">
                <w:rPr>
                  <w:rFonts w:ascii="Cambria Math" w:hAnsi="Cambria Math"/>
                </w:rPr>
                <m:t>y</m:t>
              </w:ins>
            </m:r>
          </m:e>
          <m:sub>
            <m:r>
              <w:ins w:id="41" w:author="Lichen Wu" w:date="2022-06-08T19:49:00Z">
                <w:rPr>
                  <w:rFonts w:ascii="Cambria Math" w:hAnsi="Cambria Math"/>
                </w:rPr>
                <m:t>predicted,k</m:t>
              </w:ins>
            </m:r>
          </m:sub>
        </m:sSub>
      </m:oMath>
      <w:ins w:id="42" w:author="Lichen Wu" w:date="2022-06-08T19:49:00Z">
        <w:r w:rsidR="00F923EA">
          <w:t xml:space="preserve"> are </w:t>
        </w:r>
      </w:ins>
      <w:ins w:id="43" w:author="Lichen Wu" w:date="2022-06-08T19:48:00Z">
        <w:r w:rsidR="00F923EA">
          <w:t>non-negative energy uses</w:t>
        </w:r>
      </w:ins>
      <w:ins w:id="44" w:author="Lichen Wu" w:date="2022-06-08T19:49:00Z">
        <w:r w:rsidR="00F923EA">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7D774D69"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45" w:author="Lichen Wu" w:date="2022-06-08T20:56:00Z">
        <w:r w:rsidR="00556062" w:rsidRPr="00556062">
          <w:t>heat flux from the hot</w:t>
        </w:r>
        <w:r w:rsidR="00556062">
          <w:t>/chilled</w:t>
        </w:r>
        <w:r w:rsidR="00556062" w:rsidRPr="00556062">
          <w:t xml:space="preserve"> water to the concrete through the pipe</w:t>
        </w:r>
        <w:r w:rsidR="00556062">
          <w:t>s</w:t>
        </w:r>
      </w:ins>
      <w:del w:id="46"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 xml:space="preserve">additional source </w:t>
      </w:r>
      <w:r w:rsidR="0092798E" w:rsidRPr="005F7DE3">
        <w:lastRenderedPageBreak/>
        <w:t>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BE7F05"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fldSimple w:instr=" SEQ Eq \* MERGEFORMAT ">
              <w:r w:rsidR="009A60BB">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BE7F05"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fldSimple w:instr=" SEQ Eq \* MERGEFORMAT ">
              <w:r w:rsidR="009A60BB">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fldSimple w:instr=" SEQ Eq \* MERGEFORMAT ">
              <w:r w:rsidR="009A60BB">
                <w:rPr>
                  <w:noProof/>
                </w:rPr>
                <w:t>26</w:t>
              </w:r>
            </w:fldSimple>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47"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47"/>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lastRenderedPageBreak/>
        <w:t xml:space="preserve">Table </w:t>
      </w:r>
      <w:bookmarkStart w:id="48"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48"/>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BE7F05"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BE7F05"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BE7F05"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BE7F05"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BE7F05"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BE7F05"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49"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49"/>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50"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50"/>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51"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0E36301A" w:rsidR="00723460" w:rsidRPr="005F7DE3" w:rsidRDefault="00723460" w:rsidP="00BA158B">
            <w:pPr>
              <w:jc w:val="center"/>
              <w:rPr>
                <w:lang w:eastAsia="zh-CN"/>
              </w:rPr>
            </w:pPr>
            <w:r w:rsidRPr="005F7DE3">
              <w:rPr>
                <w:lang w:eastAsia="zh-CN"/>
              </w:rPr>
              <w:t>1</w:t>
            </w:r>
            <w:ins w:id="52" w:author="Lichen Wu" w:date="2022-06-08T19:57:00Z">
              <w:r w:rsidR="00463191">
                <w:rPr>
                  <w:lang w:eastAsia="zh-CN"/>
                </w:rPr>
                <w:t>52.74</w:t>
              </w:r>
            </w:ins>
            <w:del w:id="53" w:author="Lichen Wu" w:date="2022-06-08T19:57:00Z">
              <w:r w:rsidDel="00463191">
                <w:rPr>
                  <w:lang w:eastAsia="zh-CN"/>
                </w:rPr>
                <w:delText>34.51</w:delText>
              </w:r>
            </w:del>
          </w:p>
        </w:tc>
        <w:tc>
          <w:tcPr>
            <w:tcW w:w="1675" w:type="dxa"/>
            <w:tcBorders>
              <w:top w:val="single" w:sz="4" w:space="0" w:color="auto"/>
            </w:tcBorders>
            <w:vAlign w:val="center"/>
          </w:tcPr>
          <w:p w14:paraId="5DD3E4AC" w14:textId="173C3977" w:rsidR="00723460" w:rsidRPr="005F7DE3" w:rsidRDefault="00463191" w:rsidP="00BA158B">
            <w:pPr>
              <w:jc w:val="center"/>
              <w:rPr>
                <w:lang w:eastAsia="zh-CN"/>
              </w:rPr>
            </w:pPr>
            <w:ins w:id="54" w:author="Lichen Wu" w:date="2022-06-08T19:57:00Z">
              <w:r>
                <w:rPr>
                  <w:lang w:eastAsia="zh-CN"/>
                </w:rPr>
                <w:t>63.54</w:t>
              </w:r>
            </w:ins>
            <w:del w:id="55"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2CDD13E9" w:rsidR="00723460" w:rsidRPr="005F7DE3" w:rsidRDefault="00723460" w:rsidP="00BA158B">
            <w:pPr>
              <w:jc w:val="center"/>
              <w:rPr>
                <w:lang w:eastAsia="zh-CN"/>
              </w:rPr>
            </w:pPr>
            <w:r>
              <w:rPr>
                <w:lang w:eastAsia="zh-CN"/>
              </w:rPr>
              <w:t>4</w:t>
            </w:r>
            <w:ins w:id="56" w:author="Lichen Wu" w:date="2022-06-08T19:57:00Z">
              <w:r w:rsidR="00463191">
                <w:rPr>
                  <w:lang w:eastAsia="zh-CN"/>
                </w:rPr>
                <w:t>0.21</w:t>
              </w:r>
            </w:ins>
            <w:del w:id="57" w:author="Lichen Wu" w:date="2022-06-08T19:57:00Z">
              <w:r w:rsidDel="00463191">
                <w:rPr>
                  <w:lang w:eastAsia="zh-CN"/>
                </w:rPr>
                <w:delText>2.41</w:delText>
              </w:r>
            </w:del>
          </w:p>
        </w:tc>
        <w:tc>
          <w:tcPr>
            <w:tcW w:w="1577" w:type="dxa"/>
            <w:tcBorders>
              <w:top w:val="single" w:sz="4" w:space="0" w:color="auto"/>
            </w:tcBorders>
          </w:tcPr>
          <w:p w14:paraId="2C638052" w14:textId="511EA96F" w:rsidR="00723460" w:rsidRDefault="00463191" w:rsidP="00BA158B">
            <w:pPr>
              <w:jc w:val="center"/>
              <w:rPr>
                <w:lang w:eastAsia="zh-CN"/>
              </w:rPr>
            </w:pPr>
            <w:ins w:id="58" w:author="Lichen Wu" w:date="2022-06-08T19:57:00Z">
              <w:r>
                <w:rPr>
                  <w:lang w:eastAsia="zh-CN"/>
                </w:rPr>
                <w:t>47.84</w:t>
              </w:r>
            </w:ins>
            <w:del w:id="59"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5AAC7086" w:rsidR="00723460" w:rsidRPr="00707CF9" w:rsidRDefault="00463191" w:rsidP="00C87DE6">
            <w:pPr>
              <w:jc w:val="center"/>
              <w:rPr>
                <w:b/>
                <w:bCs/>
                <w:lang w:eastAsia="zh-CN"/>
              </w:rPr>
            </w:pPr>
            <w:ins w:id="60" w:author="Lichen Wu" w:date="2022-06-08T19:58:00Z">
              <w:r>
                <w:rPr>
                  <w:lang w:eastAsia="zh-CN"/>
                </w:rPr>
                <w:t>36.69</w:t>
              </w:r>
            </w:ins>
            <w:del w:id="61" w:author="Lichen Wu" w:date="2022-06-08T19:58:00Z">
              <w:r w:rsidR="00723460" w:rsidRPr="00052718" w:rsidDel="00463191">
                <w:rPr>
                  <w:lang w:eastAsia="zh-CN"/>
                </w:rPr>
                <w:delText>16.89</w:delText>
              </w:r>
            </w:del>
          </w:p>
        </w:tc>
        <w:tc>
          <w:tcPr>
            <w:tcW w:w="1675" w:type="dxa"/>
            <w:vAlign w:val="center"/>
          </w:tcPr>
          <w:p w14:paraId="5B0AD9CD" w14:textId="3D1B5570" w:rsidR="00723460" w:rsidRPr="00707CF9" w:rsidRDefault="00723460" w:rsidP="00C87DE6">
            <w:pPr>
              <w:jc w:val="center"/>
              <w:rPr>
                <w:b/>
                <w:bCs/>
                <w:lang w:eastAsia="zh-CN"/>
              </w:rPr>
            </w:pPr>
            <w:r w:rsidRPr="00052718">
              <w:rPr>
                <w:lang w:eastAsia="zh-CN"/>
              </w:rPr>
              <w:t>1</w:t>
            </w:r>
            <w:ins w:id="62" w:author="Lichen Wu" w:date="2022-06-08T19:58:00Z">
              <w:r w:rsidR="00463191">
                <w:rPr>
                  <w:lang w:eastAsia="zh-CN"/>
                </w:rPr>
                <w:t>5.26</w:t>
              </w:r>
            </w:ins>
            <w:del w:id="63" w:author="Lichen Wu" w:date="2022-06-08T19:58:00Z">
              <w:r w:rsidRPr="00052718" w:rsidDel="00463191">
                <w:rPr>
                  <w:lang w:eastAsia="zh-CN"/>
                </w:rPr>
                <w:delText>7.80</w:delText>
              </w:r>
            </w:del>
          </w:p>
        </w:tc>
        <w:tc>
          <w:tcPr>
            <w:tcW w:w="1577" w:type="dxa"/>
            <w:vAlign w:val="center"/>
          </w:tcPr>
          <w:p w14:paraId="4A52849C" w14:textId="41F65B75" w:rsidR="00723460" w:rsidRPr="00707CF9" w:rsidRDefault="00463191" w:rsidP="00C87DE6">
            <w:pPr>
              <w:jc w:val="center"/>
              <w:rPr>
                <w:b/>
                <w:bCs/>
                <w:lang w:eastAsia="zh-CN"/>
              </w:rPr>
            </w:pPr>
            <w:ins w:id="64" w:author="Lichen Wu" w:date="2022-06-08T19:58:00Z">
              <w:r>
                <w:rPr>
                  <w:lang w:eastAsia="zh-CN"/>
                </w:rPr>
                <w:t>10.21</w:t>
              </w:r>
            </w:ins>
            <w:del w:id="65" w:author="Lichen Wu" w:date="2022-06-08T19:58:00Z">
              <w:r w:rsidR="00723460" w:rsidRPr="00052718" w:rsidDel="00463191">
                <w:rPr>
                  <w:lang w:eastAsia="zh-CN"/>
                </w:rPr>
                <w:delText>6.89</w:delText>
              </w:r>
            </w:del>
          </w:p>
        </w:tc>
        <w:tc>
          <w:tcPr>
            <w:tcW w:w="1577" w:type="dxa"/>
          </w:tcPr>
          <w:p w14:paraId="7B4C695C" w14:textId="492BB00A" w:rsidR="00723460" w:rsidRPr="00463191" w:rsidRDefault="00463191" w:rsidP="00C87DE6">
            <w:pPr>
              <w:jc w:val="center"/>
              <w:rPr>
                <w:lang w:eastAsia="zh-CN"/>
                <w:rPrChange w:id="66" w:author="Lichen Wu" w:date="2022-06-08T19:59:00Z">
                  <w:rPr>
                    <w:b/>
                    <w:bCs/>
                    <w:lang w:eastAsia="zh-CN"/>
                  </w:rPr>
                </w:rPrChange>
              </w:rPr>
            </w:pPr>
            <w:ins w:id="67" w:author="Lichen Wu" w:date="2022-06-08T19:58:00Z">
              <w:r w:rsidRPr="00463191">
                <w:rPr>
                  <w:lang w:eastAsia="zh-CN"/>
                  <w:rPrChange w:id="68" w:author="Lichen Wu" w:date="2022-06-08T19:59:00Z">
                    <w:rPr>
                      <w:b/>
                      <w:bCs/>
                      <w:lang w:eastAsia="zh-CN"/>
                    </w:rPr>
                  </w:rPrChange>
                </w:rPr>
                <w:t>14.11</w:t>
              </w:r>
            </w:ins>
            <w:del w:id="69" w:author="Lichen Wu" w:date="2022-06-08T19:58:00Z">
              <w:r w:rsidR="00723460" w:rsidRPr="00463191" w:rsidDel="00463191">
                <w:rPr>
                  <w:lang w:eastAsia="zh-CN"/>
                  <w:rPrChange w:id="70"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F3C8136" w:rsidR="00723460" w:rsidRPr="00707CF9" w:rsidRDefault="00463191" w:rsidP="00C87DE6">
            <w:pPr>
              <w:jc w:val="center"/>
              <w:rPr>
                <w:lang w:eastAsia="zh-CN"/>
              </w:rPr>
            </w:pPr>
            <w:ins w:id="71" w:author="Lichen Wu" w:date="2022-06-08T19:58:00Z">
              <w:r>
                <w:rPr>
                  <w:b/>
                  <w:bCs/>
                  <w:lang w:eastAsia="zh-CN"/>
                </w:rPr>
                <w:t>18.74</w:t>
              </w:r>
            </w:ins>
            <w:del w:id="72"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4CAB79B" w:rsidR="00723460" w:rsidRPr="00707CF9" w:rsidRDefault="00463191" w:rsidP="00C87DE6">
            <w:pPr>
              <w:jc w:val="center"/>
              <w:rPr>
                <w:lang w:eastAsia="zh-CN"/>
              </w:rPr>
            </w:pPr>
            <w:ins w:id="73" w:author="Lichen Wu" w:date="2022-06-08T19:58:00Z">
              <w:r>
                <w:rPr>
                  <w:b/>
                  <w:bCs/>
                  <w:lang w:eastAsia="zh-CN"/>
                </w:rPr>
                <w:t>7.80</w:t>
              </w:r>
            </w:ins>
            <w:del w:id="74"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65740680" w:rsidR="00723460" w:rsidRPr="00707CF9" w:rsidRDefault="00463191" w:rsidP="00C87DE6">
            <w:pPr>
              <w:jc w:val="center"/>
              <w:rPr>
                <w:lang w:eastAsia="zh-CN"/>
              </w:rPr>
            </w:pPr>
            <w:ins w:id="75" w:author="Lichen Wu" w:date="2022-06-08T19:58:00Z">
              <w:r>
                <w:rPr>
                  <w:b/>
                  <w:bCs/>
                  <w:lang w:eastAsia="zh-CN"/>
                </w:rPr>
                <w:t>3.97</w:t>
              </w:r>
            </w:ins>
            <w:del w:id="76"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1ABA26EE" w:rsidR="00723460" w:rsidRPr="00463191" w:rsidRDefault="00463191" w:rsidP="00C87DE6">
            <w:pPr>
              <w:jc w:val="center"/>
              <w:rPr>
                <w:b/>
                <w:bCs/>
                <w:lang w:eastAsia="zh-CN"/>
                <w:rPrChange w:id="77" w:author="Lichen Wu" w:date="2022-06-08T19:59:00Z">
                  <w:rPr>
                    <w:lang w:eastAsia="zh-CN"/>
                  </w:rPr>
                </w:rPrChange>
              </w:rPr>
            </w:pPr>
            <w:ins w:id="78" w:author="Lichen Wu" w:date="2022-06-08T19:59:00Z">
              <w:r w:rsidRPr="00463191">
                <w:rPr>
                  <w:b/>
                  <w:bCs/>
                  <w:lang w:eastAsia="zh-CN"/>
                  <w:rPrChange w:id="79" w:author="Lichen Wu" w:date="2022-06-08T19:59:00Z">
                    <w:rPr>
                      <w:lang w:eastAsia="zh-CN"/>
                    </w:rPr>
                  </w:rPrChange>
                </w:rPr>
                <w:t>6.81</w:t>
              </w:r>
            </w:ins>
            <w:del w:id="80" w:author="Lichen Wu" w:date="2022-06-08T19:59:00Z">
              <w:r w:rsidR="00723460" w:rsidRPr="00463191" w:rsidDel="00463191">
                <w:rPr>
                  <w:b/>
                  <w:bCs/>
                  <w:lang w:eastAsia="zh-CN"/>
                  <w:rPrChange w:id="81" w:author="Lichen Wu" w:date="2022-06-08T19:59:00Z">
                    <w:rPr>
                      <w:lang w:eastAsia="zh-CN"/>
                    </w:rPr>
                  </w:rPrChange>
                </w:rPr>
                <w:delText>108.53</w:delText>
              </w:r>
            </w:del>
          </w:p>
        </w:tc>
      </w:tr>
      <w:bookmarkEnd w:id="51"/>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3BF09C2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del w:id="82" w:author="Lichen Wu" w:date="2022-06-08T20:42:00Z">
        <w:r w:rsidR="000E2CA7" w:rsidRPr="005F7DE3" w:rsidDel="00A42A3A">
          <w:delText xml:space="preserve">It is worth noting that larger correlation coefficients do not necessarily mean better prediction. </w:delText>
        </w:r>
        <w:r w:rsidR="00DD20DD" w:rsidRPr="005F7DE3" w:rsidDel="00A42A3A">
          <w:delText xml:space="preserve">For instance, the correlation coefficient of </w:delText>
        </w:r>
      </w:del>
      <m:oMath>
        <m:sSub>
          <m:sSubPr>
            <m:ctrlPr>
              <w:del w:id="83" w:author="Lichen Wu" w:date="2022-06-08T20:42:00Z">
                <w:rPr>
                  <w:rFonts w:ascii="Cambria Math" w:hAnsi="Cambria Math"/>
                </w:rPr>
              </w:del>
            </m:ctrlPr>
          </m:sSubPr>
          <m:e>
            <m:r>
              <w:del w:id="84" w:author="Lichen Wu" w:date="2022-06-08T20:42:00Z">
                <w:rPr>
                  <w:rFonts w:ascii="Cambria Math" w:hAnsi="Cambria Math"/>
                </w:rPr>
                <m:t>Q</m:t>
              </w:del>
            </m:r>
          </m:e>
          <m:sub>
            <m:r>
              <w:del w:id="85" w:author="Lichen Wu" w:date="2022-06-08T20:42:00Z">
                <w:rPr>
                  <w:rFonts w:ascii="Cambria Math" w:hAnsi="Cambria Math"/>
                </w:rPr>
                <m:t xml:space="preserve">solar </m:t>
              </w:del>
            </m:r>
          </m:sub>
        </m:sSub>
      </m:oMath>
      <w:del w:id="86" w:author="Lichen Wu" w:date="2022-06-08T20:42:00Z">
        <w:r w:rsidR="00E40CFA" w:rsidDel="00A42A3A">
          <w:delText>is more significant</w:delText>
        </w:r>
        <w:r w:rsidR="00355381" w:rsidRPr="005F7DE3" w:rsidDel="00A42A3A">
          <w:delText xml:space="preserve"> than </w:delText>
        </w:r>
      </w:del>
      <m:oMath>
        <m:sSub>
          <m:sSubPr>
            <m:ctrlPr>
              <w:del w:id="87" w:author="Lichen Wu" w:date="2022-06-08T20:42:00Z">
                <w:rPr>
                  <w:rFonts w:ascii="Cambria Math" w:hAnsi="Cambria Math"/>
                </w:rPr>
              </w:del>
            </m:ctrlPr>
          </m:sSubPr>
          <m:e>
            <m:r>
              <w:del w:id="88" w:author="Lichen Wu" w:date="2022-06-08T20:42:00Z">
                <w:rPr>
                  <w:rFonts w:ascii="Cambria Math" w:hAnsi="Cambria Math"/>
                </w:rPr>
                <m:t>T</m:t>
              </w:del>
            </m:r>
          </m:e>
          <m:sub>
            <m:r>
              <w:del w:id="89" w:author="Lichen Wu" w:date="2022-06-08T20:42:00Z">
                <w:rPr>
                  <w:rFonts w:ascii="Cambria Math" w:hAnsi="Cambria Math"/>
                </w:rPr>
                <m:t>out</m:t>
              </w:del>
            </m:r>
          </m:sub>
        </m:sSub>
      </m:oMath>
      <w:del w:id="90" w:author="Lichen Wu" w:date="2022-06-08T20:42:00Z">
        <w:r w:rsidR="00E40CFA" w:rsidDel="00A42A3A">
          <w:delText xml:space="preserve">, </w:delText>
        </w:r>
        <w:r w:rsidR="00355381" w:rsidRPr="005F7DE3" w:rsidDel="00A42A3A">
          <w:delText xml:space="preserve">while the inputs including </w:delText>
        </w:r>
      </w:del>
      <m:oMath>
        <m:sSub>
          <m:sSubPr>
            <m:ctrlPr>
              <w:del w:id="91" w:author="Lichen Wu" w:date="2022-06-08T20:42:00Z">
                <w:rPr>
                  <w:rFonts w:ascii="Cambria Math" w:hAnsi="Cambria Math"/>
                </w:rPr>
              </w:del>
            </m:ctrlPr>
          </m:sSubPr>
          <m:e>
            <m:r>
              <w:del w:id="92" w:author="Lichen Wu" w:date="2022-06-08T20:42:00Z">
                <w:rPr>
                  <w:rFonts w:ascii="Cambria Math" w:hAnsi="Cambria Math"/>
                </w:rPr>
                <m:t>Q</m:t>
              </w:del>
            </m:r>
          </m:e>
          <m:sub>
            <m:r>
              <w:del w:id="93" w:author="Lichen Wu" w:date="2022-06-08T20:42:00Z">
                <w:rPr>
                  <w:rFonts w:ascii="Cambria Math" w:hAnsi="Cambria Math"/>
                </w:rPr>
                <m:t xml:space="preserve">solar </m:t>
              </w:del>
            </m:r>
          </m:sub>
        </m:sSub>
      </m:oMath>
      <w:del w:id="94" w:author="Lichen Wu" w:date="2022-06-08T20:42:00Z">
        <w:r w:rsidR="00355381" w:rsidRPr="005F7DE3" w:rsidDel="00A42A3A">
          <w:delText xml:space="preserve">did not provide additional prediction </w:delText>
        </w:r>
        <w:r w:rsidR="0031508F" w:rsidDel="00A42A3A">
          <w:delText>performance</w:delText>
        </w:r>
        <w:r w:rsidR="0031508F" w:rsidRPr="005F7DE3" w:rsidDel="00A42A3A">
          <w:delText xml:space="preserve"> </w:delText>
        </w:r>
        <w:r w:rsidR="00B0575F" w:rsidRPr="005F7DE3" w:rsidDel="00A42A3A">
          <w:delText>as shown in case</w:delText>
        </w:r>
        <w:r w:rsidR="008C19AC" w:rsidDel="00A42A3A">
          <w:delText>s</w:delText>
        </w:r>
        <w:r w:rsidR="00B0575F" w:rsidRPr="005F7DE3" w:rsidDel="00A42A3A">
          <w:delText xml:space="preserve"> 1 and 2 of Table </w:delText>
        </w:r>
        <w:r w:rsidR="00B0575F" w:rsidRPr="005F7DE3" w:rsidDel="00A42A3A">
          <w:fldChar w:fldCharType="begin"/>
        </w:r>
        <w:r w:rsidR="00B0575F" w:rsidRPr="005F7DE3" w:rsidDel="00A42A3A">
          <w:delInstrText xml:space="preserve"> REF ggmr_tb \h </w:delInstrText>
        </w:r>
        <w:r w:rsidR="005F7DE3" w:rsidDel="00A42A3A">
          <w:delInstrText xml:space="preserve"> \* MERGEFORMAT </w:delInstrText>
        </w:r>
        <w:r w:rsidR="00B0575F" w:rsidRPr="005F7DE3" w:rsidDel="00A42A3A">
          <w:fldChar w:fldCharType="separate"/>
        </w:r>
        <w:r w:rsidR="009A60BB" w:rsidDel="00A42A3A">
          <w:rPr>
            <w:b/>
            <w:bCs/>
            <w:noProof/>
          </w:rPr>
          <w:delText>4</w:delText>
        </w:r>
        <w:r w:rsidR="00B0575F" w:rsidRPr="005F7DE3" w:rsidDel="00A42A3A">
          <w:fldChar w:fldCharType="end"/>
        </w:r>
        <w:r w:rsidR="00355381" w:rsidRPr="005F7DE3" w:rsidDel="00A42A3A">
          <w:delText>.</w:delText>
        </w:r>
        <w:r w:rsidR="000E2CA7" w:rsidRPr="005F7DE3" w:rsidDel="00A42A3A">
          <w:delText xml:space="preserve"> </w:delText>
        </w:r>
      </w:del>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95" w:author="Lichen Wu" w:date="2022-06-08T20:44:00Z">
        <w:r w:rsidR="00320BF7">
          <w:t xml:space="preserve"> 1.89%</w:t>
        </w:r>
      </w:ins>
      <w:del w:id="96"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97"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97"/>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BE7F0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BE7F0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BE7F05"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BE7F05"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pPr>
        <w:pStyle w:val="Caption"/>
        <w:rPr>
          <w:del w:id="98" w:author="Lichen Wu" w:date="2022-06-08T20:58:00Z"/>
        </w:rPr>
        <w:pPrChange w:id="99" w:author="Lichen Wu" w:date="2022-06-08T20:58:00Z">
          <w:pPr/>
        </w:pPrChange>
      </w:pPr>
    </w:p>
    <w:p w14:paraId="2C46573F" w14:textId="77777777" w:rsidR="008C19AC" w:rsidDel="00AB02A6" w:rsidRDefault="008C19AC" w:rsidP="002E2236">
      <w:pPr>
        <w:pStyle w:val="Caption"/>
        <w:rPr>
          <w:del w:id="100" w:author="Lichen Wu" w:date="2022-06-08T20:58:00Z"/>
        </w:rPr>
      </w:pPr>
      <w:bookmarkStart w:id="101" w:name="_Hlk101185801"/>
    </w:p>
    <w:p w14:paraId="576E9363" w14:textId="77777777" w:rsidR="008C19AC" w:rsidDel="00AB02A6" w:rsidRDefault="008C19AC" w:rsidP="002E2236">
      <w:pPr>
        <w:pStyle w:val="Caption"/>
        <w:rPr>
          <w:del w:id="102"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t xml:space="preserve">Table </w:t>
      </w:r>
      <w:bookmarkStart w:id="103" w:name="ggmr_tb"/>
      <w:bookmarkStart w:id="104"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03"/>
      <w:bookmarkEnd w:id="104"/>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BE7F05"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3B367ADB" w:rsidR="000401EE" w:rsidRPr="005F7DE3" w:rsidRDefault="00DC279C" w:rsidP="00597DDA">
            <w:pPr>
              <w:jc w:val="center"/>
            </w:pPr>
            <w:ins w:id="105" w:author="Lichen Wu" w:date="2022-06-08T20:38:00Z">
              <w:r>
                <w:t>17.12</w:t>
              </w:r>
            </w:ins>
            <w:del w:id="106"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BE7F05"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68069733" w:rsidR="000401EE" w:rsidRPr="005F7DE3" w:rsidRDefault="00DC279C" w:rsidP="00597DDA">
            <w:pPr>
              <w:jc w:val="center"/>
            </w:pPr>
            <w:ins w:id="107" w:author="Lichen Wu" w:date="2022-06-08T20:38:00Z">
              <w:r>
                <w:t>16.54</w:t>
              </w:r>
            </w:ins>
            <w:del w:id="108"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BE7F05"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0BBFB2AA" w:rsidR="000401EE" w:rsidRPr="00E56C39" w:rsidRDefault="00DC279C" w:rsidP="00597DDA">
            <w:pPr>
              <w:jc w:val="center"/>
              <w:rPr>
                <w:b/>
                <w:bCs/>
              </w:rPr>
            </w:pPr>
            <w:ins w:id="109" w:author="Lichen Wu" w:date="2022-06-08T20:38:00Z">
              <w:r>
                <w:rPr>
                  <w:b/>
                  <w:bCs/>
                </w:rPr>
                <w:t>14.65</w:t>
              </w:r>
            </w:ins>
            <w:del w:id="110" w:author="Lichen Wu" w:date="2022-06-08T20:38:00Z">
              <w:r w:rsidR="000401EE" w:rsidRPr="00E56C39" w:rsidDel="00DC279C">
                <w:rPr>
                  <w:b/>
                  <w:bCs/>
                </w:rPr>
                <w:delText>22.55</w:delText>
              </w:r>
            </w:del>
          </w:p>
        </w:tc>
      </w:tr>
      <w:bookmarkEnd w:id="101"/>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3FCBB761"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11" w:author="Lichen Wu" w:date="2022-06-08T20:44:00Z">
        <w:r w:rsidR="00320BF7">
          <w:t>0</w:t>
        </w:r>
      </w:ins>
      <w:del w:id="112" w:author="Lichen Wu" w:date="2022-06-08T20:44:00Z">
        <w:r w:rsidR="0014731B" w:rsidRPr="00853CB8" w:rsidDel="00320BF7">
          <w:delText>1</w:delText>
        </w:r>
      </w:del>
      <w:r w:rsidR="0014731B" w:rsidRPr="00853CB8">
        <w:t>.</w:t>
      </w:r>
      <w:ins w:id="113" w:author="Lichen Wu" w:date="2022-06-08T20:44:00Z">
        <w:r w:rsidR="00320BF7">
          <w:t>32</w:t>
        </w:r>
      </w:ins>
      <w:del w:id="114"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1523E529">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CB56699" w:rsidR="00AC6A1D" w:rsidRDefault="00AC6A1D" w:rsidP="00435DA8">
      <w:pPr>
        <w:pStyle w:val="Caption"/>
      </w:pPr>
      <w:r w:rsidRPr="00E56C39">
        <w:rPr>
          <w:b/>
          <w:bCs/>
        </w:rPr>
        <w:t xml:space="preserve">Figure </w:t>
      </w:r>
      <w:bookmarkStart w:id="115"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15"/>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16"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16"/>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BE7F05"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82A8022" w:rsidR="003A2A2C" w:rsidRPr="005F7DE3" w:rsidRDefault="00E44C09" w:rsidP="00F8712E">
            <w:pPr>
              <w:jc w:val="center"/>
              <w:rPr>
                <w:lang w:eastAsia="zh-CN"/>
              </w:rPr>
            </w:pPr>
            <w:ins w:id="117" w:author="Lichen Wu" w:date="2022-06-08T20:38:00Z">
              <w:r>
                <w:rPr>
                  <w:lang w:eastAsia="zh-CN"/>
                </w:rPr>
                <w:t>5.7</w:t>
              </w:r>
            </w:ins>
            <w:ins w:id="118" w:author="Lichen Wu" w:date="2022-06-08T20:39:00Z">
              <w:r>
                <w:rPr>
                  <w:lang w:eastAsia="zh-CN"/>
                </w:rPr>
                <w:t>5</w:t>
              </w:r>
            </w:ins>
            <w:del w:id="119"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BE7F05"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78F76D3" w:rsidR="003A2A2C" w:rsidRPr="005F7DE3" w:rsidRDefault="00E44C09" w:rsidP="00F8712E">
            <w:pPr>
              <w:jc w:val="center"/>
              <w:rPr>
                <w:lang w:eastAsia="zh-CN"/>
              </w:rPr>
            </w:pPr>
            <w:ins w:id="120" w:author="Lichen Wu" w:date="2022-06-08T20:39:00Z">
              <w:r>
                <w:rPr>
                  <w:b/>
                  <w:bCs/>
                  <w:lang w:eastAsia="zh-CN"/>
                </w:rPr>
                <w:t>5.43</w:t>
              </w:r>
            </w:ins>
            <w:del w:id="121"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61BFA89C"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22" w:author="Lichen Wu" w:date="2022-06-08T20:44:00Z">
        <w:r w:rsidR="00320BF7">
          <w:rPr>
            <w:lang w:eastAsia="zh-CN"/>
          </w:rPr>
          <w:t>13.06</w:t>
        </w:r>
      </w:ins>
      <w:del w:id="123" w:author="Lichen Wu" w:date="2022-06-08T20:44:00Z">
        <w:r w:rsidR="00FE073D" w:rsidRPr="005F7DE3" w:rsidDel="00320BF7">
          <w:rPr>
            <w:lang w:eastAsia="zh-CN"/>
          </w:rPr>
          <w:delText>8.77</w:delText>
        </w:r>
      </w:del>
      <w:r w:rsidR="00FE073D" w:rsidRPr="005F7DE3">
        <w:rPr>
          <w:lang w:eastAsia="zh-CN"/>
        </w:rPr>
        <w:t xml:space="preserve"> percent (</w:t>
      </w:r>
      <w:ins w:id="124" w:author="Lichen Wu" w:date="2022-06-08T20:45:00Z">
        <w:r w:rsidR="00320BF7">
          <w:rPr>
            <w:lang w:eastAsia="zh-CN"/>
          </w:rPr>
          <w:t>5.68</w:t>
        </w:r>
      </w:ins>
      <w:del w:id="125"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126"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127" w:author="Lichen Wu" w:date="2022-06-08T20:46:00Z">
        <w:r w:rsidR="00320BF7">
          <w:rPr>
            <w:lang w:eastAsia="zh-CN"/>
          </w:rPr>
          <w:t>22.15</w:t>
        </w:r>
      </w:ins>
      <w:del w:id="128"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129" w:author="Lichen Wu" w:date="2022-06-08T20:46:00Z">
        <w:r w:rsidR="00320BF7">
          <w:rPr>
            <w:lang w:eastAsia="zh-CN"/>
          </w:rPr>
          <w:t>5.43</w:t>
        </w:r>
      </w:ins>
      <w:del w:id="130" w:author="Lichen Wu" w:date="2022-06-08T20:46:00Z">
        <w:r w:rsidR="00FE073D" w:rsidRPr="005F7DE3" w:rsidDel="00320BF7">
          <w:rPr>
            <w:lang w:eastAsia="zh-CN"/>
          </w:rPr>
          <w:delText>9.95</w:delText>
        </w:r>
      </w:del>
      <w:r w:rsidR="00FE073D" w:rsidRPr="005F7DE3">
        <w:rPr>
          <w:lang w:eastAsia="zh-CN"/>
        </w:rPr>
        <w:t xml:space="preserve"> percent (</w:t>
      </w:r>
      <w:ins w:id="131" w:author="Lichen Wu" w:date="2022-06-08T20:46:00Z">
        <w:r w:rsidR="00320BF7">
          <w:rPr>
            <w:lang w:eastAsia="zh-CN"/>
          </w:rPr>
          <w:t>2.37</w:t>
        </w:r>
      </w:ins>
      <w:del w:id="132"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133" w:author="Lichen Wu" w:date="2022-06-08T20:46:00Z">
        <w:r w:rsidR="00320BF7">
          <w:rPr>
            <w:lang w:eastAsia="zh-CN"/>
          </w:rPr>
          <w:t>-Model 3</w:t>
        </w:r>
      </w:ins>
      <w:r w:rsidR="00FE073D" w:rsidRPr="005F7DE3">
        <w:rPr>
          <w:lang w:eastAsia="zh-CN"/>
        </w:rPr>
        <w:t xml:space="preserve"> and </w:t>
      </w:r>
      <w:ins w:id="134" w:author="Lichen Wu" w:date="2022-06-08T20:47:00Z">
        <w:r w:rsidR="00320BF7">
          <w:rPr>
            <w:lang w:eastAsia="zh-CN"/>
          </w:rPr>
          <w:t>9.22</w:t>
        </w:r>
      </w:ins>
      <w:del w:id="135"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136" w:author="Lichen Wu" w:date="2022-06-08T20:53:00Z">
        <w:r w:rsidR="008C19AC" w:rsidDel="00583191">
          <w:rPr>
            <w:lang w:eastAsia="zh-CN"/>
          </w:rPr>
          <w:delText>n</w:delText>
        </w:r>
      </w:del>
      <w:r w:rsidR="00FE073D" w:rsidRPr="005F7DE3">
        <w:rPr>
          <w:lang w:eastAsia="zh-CN"/>
        </w:rPr>
        <w:t xml:space="preserve"> MAE of </w:t>
      </w:r>
      <w:ins w:id="137" w:author="Lichen Wu" w:date="2022-06-08T20:47:00Z">
        <w:r w:rsidR="00320BF7">
          <w:rPr>
            <w:lang w:eastAsia="zh-CN"/>
          </w:rPr>
          <w:t>2.98</w:t>
        </w:r>
      </w:ins>
      <w:del w:id="138" w:author="Lichen Wu" w:date="2022-06-08T20:47:00Z">
        <w:r w:rsidR="00FE073D" w:rsidRPr="005F7DE3" w:rsidDel="00320BF7">
          <w:rPr>
            <w:lang w:eastAsia="zh-CN"/>
          </w:rPr>
          <w:delText>3.62</w:delText>
        </w:r>
      </w:del>
      <w:r w:rsidR="00FE073D" w:rsidRPr="005F7DE3">
        <w:rPr>
          <w:lang w:eastAsia="zh-CN"/>
        </w:rPr>
        <w:t xml:space="preserve"> kW (</w:t>
      </w:r>
      <w:ins w:id="139" w:author="Lichen Wu" w:date="2022-06-08T20:47:00Z">
        <w:r w:rsidR="00320BF7">
          <w:rPr>
            <w:lang w:eastAsia="zh-CN"/>
          </w:rPr>
          <w:t>0.99</w:t>
        </w:r>
      </w:ins>
      <w:del w:id="140"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141" w:author="Lichen Wu" w:date="2022-06-08T20:48:00Z">
        <w:r w:rsidR="00320BF7">
          <w:rPr>
            <w:lang w:eastAsia="zh-CN"/>
          </w:rPr>
          <w:t>4.61</w:t>
        </w:r>
      </w:ins>
      <w:del w:id="142"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143"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144" w:author="Lichen Wu" w:date="2022-06-08T20:48:00Z">
        <w:r w:rsidR="00320BF7">
          <w:rPr>
            <w:lang w:eastAsia="zh-CN"/>
          </w:rPr>
          <w:t>4.41</w:t>
        </w:r>
      </w:ins>
      <w:del w:id="145" w:author="Lichen Wu" w:date="2022-06-08T20:48:00Z">
        <w:r w:rsidR="00FE073D" w:rsidRPr="005F7DE3" w:rsidDel="00320BF7">
          <w:rPr>
            <w:lang w:eastAsia="zh-CN"/>
          </w:rPr>
          <w:delText>19.31</w:delText>
        </w:r>
      </w:del>
      <w:r w:rsidR="00FE073D" w:rsidRPr="005F7DE3">
        <w:rPr>
          <w:lang w:eastAsia="zh-CN"/>
        </w:rPr>
        <w:t xml:space="preserve"> percent (</w:t>
      </w:r>
      <w:ins w:id="146" w:author="Lichen Wu" w:date="2022-06-08T20:48:00Z">
        <w:r w:rsidR="00320BF7">
          <w:rPr>
            <w:lang w:eastAsia="zh-CN"/>
          </w:rPr>
          <w:t>2.4</w:t>
        </w:r>
      </w:ins>
      <w:del w:id="147" w:author="Lichen Wu" w:date="2022-06-08T20:48:00Z">
        <w:r w:rsidR="00850EFE" w:rsidRPr="005F7DE3" w:rsidDel="00320BF7">
          <w:rPr>
            <w:lang w:eastAsia="zh-CN"/>
          </w:rPr>
          <w:delText>89.22</w:delText>
        </w:r>
      </w:del>
      <w:r w:rsidR="00FE073D" w:rsidRPr="005F7DE3">
        <w:rPr>
          <w:lang w:eastAsia="zh-CN"/>
        </w:rPr>
        <w:t xml:space="preserve"> percent </w:t>
      </w:r>
      <w:del w:id="148"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149" w:author="Lichen Wu" w:date="2022-06-08T20:49:00Z">
        <w:r w:rsidR="00B22059">
          <w:rPr>
            <w:lang w:eastAsia="zh-CN"/>
          </w:rPr>
          <w:t>4.89</w:t>
        </w:r>
      </w:ins>
      <w:del w:id="150" w:author="Lichen Wu" w:date="2022-06-08T20:49:00Z">
        <w:r w:rsidR="00850EFE" w:rsidRPr="005F7DE3" w:rsidDel="00B22059">
          <w:rPr>
            <w:lang w:eastAsia="zh-CN"/>
          </w:rPr>
          <w:delText>8.</w:delText>
        </w:r>
      </w:del>
      <w:del w:id="151"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152" w:author="Lichen Wu" w:date="2022-06-08T20:49:00Z">
        <w:r w:rsidR="00B22059">
          <w:rPr>
            <w:lang w:eastAsia="zh-CN"/>
          </w:rPr>
          <w:t xml:space="preserve">-Model 3 </w:t>
        </w:r>
      </w:ins>
      <w:del w:id="153"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154" w:name="_Hlk101185823"/>
      <w:r w:rsidRPr="005F7DE3">
        <w:rPr>
          <w:b/>
          <w:bCs/>
        </w:rPr>
        <w:t xml:space="preserve">Table </w:t>
      </w:r>
      <w:bookmarkStart w:id="155" w:name="hybrid_tb1"/>
      <w:bookmarkStart w:id="156" w:name="all_performance_tb"/>
      <w:r w:rsidRPr="005F7DE3">
        <w:rPr>
          <w:b/>
          <w:bCs/>
        </w:rPr>
        <w:t>5</w:t>
      </w:r>
      <w:bookmarkEnd w:id="155"/>
      <w:bookmarkEnd w:id="156"/>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A8FF5D" w:rsidR="00723460" w:rsidRPr="005F7DE3" w:rsidRDefault="00723460" w:rsidP="00B036E2">
            <w:pPr>
              <w:jc w:val="center"/>
              <w:rPr>
                <w:lang w:eastAsia="zh-CN"/>
              </w:rPr>
            </w:pPr>
            <w:r w:rsidRPr="005F7DE3">
              <w:rPr>
                <w:lang w:eastAsia="zh-CN"/>
              </w:rPr>
              <w:t>1</w:t>
            </w:r>
            <w:ins w:id="157" w:author="Lichen Wu" w:date="2022-06-08T20:00:00Z">
              <w:r w:rsidR="0037577F">
                <w:rPr>
                  <w:lang w:eastAsia="zh-CN"/>
                </w:rPr>
                <w:t>8.74</w:t>
              </w:r>
            </w:ins>
            <w:del w:id="158" w:author="Lichen Wu" w:date="2022-06-08T20:00:00Z">
              <w:r w:rsidRPr="005F7DE3" w:rsidDel="0037577F">
                <w:rPr>
                  <w:lang w:eastAsia="zh-CN"/>
                </w:rPr>
                <w:delText>3.56</w:delText>
              </w:r>
            </w:del>
          </w:p>
        </w:tc>
        <w:tc>
          <w:tcPr>
            <w:tcW w:w="1826" w:type="dxa"/>
            <w:tcBorders>
              <w:top w:val="single" w:sz="4" w:space="0" w:color="auto"/>
            </w:tcBorders>
            <w:vAlign w:val="center"/>
          </w:tcPr>
          <w:p w14:paraId="7174050F" w14:textId="61281ED4" w:rsidR="00723460" w:rsidRPr="005F7DE3" w:rsidRDefault="0037577F" w:rsidP="00B036E2">
            <w:pPr>
              <w:jc w:val="center"/>
              <w:rPr>
                <w:lang w:eastAsia="zh-CN"/>
              </w:rPr>
            </w:pPr>
            <w:ins w:id="159" w:author="Lichen Wu" w:date="2022-06-08T20:01:00Z">
              <w:r>
                <w:rPr>
                  <w:lang w:eastAsia="zh-CN"/>
                </w:rPr>
                <w:t>7.80</w:t>
              </w:r>
            </w:ins>
            <w:del w:id="160"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49E00F1F" w:rsidR="00723460" w:rsidRPr="005F7DE3" w:rsidRDefault="0037577F" w:rsidP="00B036E2">
            <w:pPr>
              <w:jc w:val="center"/>
              <w:rPr>
                <w:lang w:eastAsia="zh-CN"/>
              </w:rPr>
            </w:pPr>
            <w:ins w:id="161" w:author="Lichen Wu" w:date="2022-06-08T20:01:00Z">
              <w:r>
                <w:rPr>
                  <w:lang w:eastAsia="zh-CN"/>
                </w:rPr>
                <w:t>3.97</w:t>
              </w:r>
            </w:ins>
            <w:del w:id="162"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5E209E18" w:rsidR="00723460" w:rsidRPr="005F7DE3" w:rsidRDefault="0037577F" w:rsidP="00B036E2">
            <w:pPr>
              <w:jc w:val="center"/>
              <w:rPr>
                <w:lang w:eastAsia="zh-CN"/>
              </w:rPr>
            </w:pPr>
            <w:ins w:id="163" w:author="Lichen Wu" w:date="2022-06-08T20:01:00Z">
              <w:r>
                <w:rPr>
                  <w:lang w:eastAsia="zh-CN"/>
                </w:rPr>
                <w:t>6.81</w:t>
              </w:r>
            </w:ins>
            <w:del w:id="164"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63C7A7A8" w:rsidR="00723460" w:rsidRPr="005F7DE3" w:rsidRDefault="0037577F" w:rsidP="00B036E2">
            <w:pPr>
              <w:jc w:val="center"/>
              <w:rPr>
                <w:lang w:eastAsia="zh-CN"/>
              </w:rPr>
            </w:pPr>
            <w:ins w:id="165" w:author="Lichen Wu" w:date="2022-06-08T20:01:00Z">
              <w:r>
                <w:rPr>
                  <w:lang w:eastAsia="zh-CN"/>
                </w:rPr>
                <w:t>35.21</w:t>
              </w:r>
            </w:ins>
            <w:del w:id="166" w:author="Lichen Wu" w:date="2022-06-08T20:01:00Z">
              <w:r w:rsidR="00723460" w:rsidRPr="005F7DE3" w:rsidDel="0037577F">
                <w:rPr>
                  <w:lang w:eastAsia="zh-CN"/>
                </w:rPr>
                <w:delText>20.75</w:delText>
              </w:r>
            </w:del>
          </w:p>
        </w:tc>
        <w:tc>
          <w:tcPr>
            <w:tcW w:w="1826" w:type="dxa"/>
            <w:vAlign w:val="center"/>
          </w:tcPr>
          <w:p w14:paraId="1AFFCD9E" w14:textId="4F6135F1" w:rsidR="00723460" w:rsidRPr="005F7DE3" w:rsidRDefault="0037577F" w:rsidP="00B036E2">
            <w:pPr>
              <w:jc w:val="center"/>
              <w:rPr>
                <w:lang w:eastAsia="zh-CN"/>
              </w:rPr>
            </w:pPr>
            <w:ins w:id="167" w:author="Lichen Wu" w:date="2022-06-08T20:02:00Z">
              <w:r>
                <w:rPr>
                  <w:lang w:eastAsia="zh-CN"/>
                </w:rPr>
                <w:t>14.65</w:t>
              </w:r>
            </w:ins>
            <w:del w:id="168" w:author="Lichen Wu" w:date="2022-06-08T20:01:00Z">
              <w:r w:rsidR="00723460" w:rsidRPr="005F7DE3" w:rsidDel="0037577F">
                <w:rPr>
                  <w:lang w:eastAsia="zh-CN"/>
                </w:rPr>
                <w:delText>22.55</w:delText>
              </w:r>
            </w:del>
          </w:p>
        </w:tc>
        <w:tc>
          <w:tcPr>
            <w:tcW w:w="1803" w:type="dxa"/>
            <w:vAlign w:val="center"/>
          </w:tcPr>
          <w:p w14:paraId="627FDF31" w14:textId="75DF1ABC" w:rsidR="00723460" w:rsidRPr="005F7DE3" w:rsidRDefault="0037577F" w:rsidP="00B036E2">
            <w:pPr>
              <w:jc w:val="center"/>
              <w:rPr>
                <w:lang w:eastAsia="zh-CN"/>
              </w:rPr>
            </w:pPr>
            <w:ins w:id="169" w:author="Lichen Wu" w:date="2022-06-08T20:02:00Z">
              <w:r>
                <w:rPr>
                  <w:lang w:eastAsia="zh-CN"/>
                </w:rPr>
                <w:t>7.59</w:t>
              </w:r>
            </w:ins>
            <w:del w:id="170" w:author="Lichen Wu" w:date="2022-06-08T20:02:00Z">
              <w:r w:rsidR="00723460" w:rsidRPr="005F7DE3" w:rsidDel="0037577F">
                <w:rPr>
                  <w:lang w:eastAsia="zh-CN"/>
                </w:rPr>
                <w:delText>7.61</w:delText>
              </w:r>
            </w:del>
          </w:p>
        </w:tc>
        <w:tc>
          <w:tcPr>
            <w:tcW w:w="1799" w:type="dxa"/>
          </w:tcPr>
          <w:p w14:paraId="14F9647C" w14:textId="194566A9" w:rsidR="00723460" w:rsidRPr="005F7DE3" w:rsidRDefault="0037577F" w:rsidP="00B036E2">
            <w:pPr>
              <w:jc w:val="center"/>
              <w:rPr>
                <w:lang w:eastAsia="zh-CN"/>
              </w:rPr>
            </w:pPr>
            <w:ins w:id="171" w:author="Lichen Wu" w:date="2022-06-08T20:02:00Z">
              <w:r>
                <w:rPr>
                  <w:lang w:eastAsia="zh-CN"/>
                </w:rPr>
                <w:t>9.30</w:t>
              </w:r>
            </w:ins>
            <w:del w:id="172"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CC6EE8D" w:rsidR="00723460" w:rsidRPr="005F7DE3" w:rsidRDefault="0037577F" w:rsidP="00B036E2">
            <w:pPr>
              <w:jc w:val="center"/>
              <w:rPr>
                <w:rFonts w:eastAsiaTheme="minorEastAsia"/>
                <w:b/>
                <w:bCs/>
                <w:lang w:eastAsia="zh-CN"/>
              </w:rPr>
            </w:pPr>
            <w:ins w:id="173" w:author="Lichen Wu" w:date="2022-06-08T20:02:00Z">
              <w:r>
                <w:rPr>
                  <w:b/>
                  <w:bCs/>
                  <w:lang w:eastAsia="zh-CN"/>
                </w:rPr>
                <w:t>13.06</w:t>
              </w:r>
            </w:ins>
            <w:del w:id="174"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58B80F15" w:rsidR="00723460" w:rsidRPr="005F7DE3" w:rsidRDefault="0037577F" w:rsidP="00B036E2">
            <w:pPr>
              <w:jc w:val="center"/>
              <w:rPr>
                <w:b/>
                <w:bCs/>
                <w:lang w:eastAsia="zh-CN"/>
              </w:rPr>
            </w:pPr>
            <w:ins w:id="175" w:author="Lichen Wu" w:date="2022-06-08T20:02:00Z">
              <w:r>
                <w:rPr>
                  <w:b/>
                  <w:bCs/>
                  <w:lang w:eastAsia="zh-CN"/>
                </w:rPr>
                <w:t>5.43</w:t>
              </w:r>
            </w:ins>
            <w:del w:id="176"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638AD283" w:rsidR="00723460" w:rsidRPr="005F7DE3" w:rsidRDefault="0037577F" w:rsidP="00B036E2">
            <w:pPr>
              <w:jc w:val="center"/>
              <w:rPr>
                <w:b/>
                <w:bCs/>
                <w:lang w:eastAsia="zh-CN"/>
              </w:rPr>
            </w:pPr>
            <w:ins w:id="177" w:author="Lichen Wu" w:date="2022-06-08T20:02:00Z">
              <w:r>
                <w:rPr>
                  <w:b/>
                  <w:bCs/>
                  <w:lang w:eastAsia="zh-CN"/>
                </w:rPr>
                <w:t>2.98</w:t>
              </w:r>
            </w:ins>
            <w:del w:id="178"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3834DAE" w:rsidR="00723460" w:rsidRPr="005F7DE3" w:rsidRDefault="0037577F" w:rsidP="00B036E2">
            <w:pPr>
              <w:jc w:val="center"/>
              <w:rPr>
                <w:b/>
                <w:bCs/>
                <w:lang w:eastAsia="zh-CN"/>
              </w:rPr>
            </w:pPr>
            <w:ins w:id="179" w:author="Lichen Wu" w:date="2022-06-08T20:02:00Z">
              <w:r>
                <w:rPr>
                  <w:b/>
                  <w:bCs/>
                  <w:lang w:eastAsia="zh-CN"/>
                </w:rPr>
                <w:t>4.41</w:t>
              </w:r>
            </w:ins>
            <w:del w:id="180"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154"/>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DDFBACF"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lastRenderedPageBreak/>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181" w:author="Lichen Wu" w:date="2022-06-08T20:49:00Z">
        <w:r w:rsidR="00A83162">
          <w:rPr>
            <w:rFonts w:eastAsiaTheme="minorEastAsia"/>
            <w:lang w:eastAsia="zh-CN"/>
          </w:rPr>
          <w:t xml:space="preserve"> a</w:t>
        </w:r>
      </w:ins>
      <w:ins w:id="182" w:author="Lichen Wu" w:date="2022-06-08T20:50:00Z">
        <w:r w:rsidR="00A83162">
          <w:rPr>
            <w:rFonts w:eastAsiaTheme="minorEastAsia"/>
            <w:lang w:eastAsia="zh-CN"/>
          </w:rPr>
          <w:t xml:space="preserve"> </w:t>
        </w:r>
      </w:ins>
      <w:ins w:id="183" w:author="Lichen Wu" w:date="2022-06-08T20:49:00Z">
        <w:r w:rsidR="00A83162" w:rsidRPr="005F7DE3">
          <w:rPr>
            <w:lang w:eastAsia="zh-CN"/>
          </w:rPr>
          <w:t xml:space="preserve">CVRMSE of </w:t>
        </w:r>
        <w:r w:rsidR="00A83162">
          <w:rPr>
            <w:lang w:eastAsia="zh-CN"/>
          </w:rPr>
          <w:t>5.43</w:t>
        </w:r>
        <w:r w:rsidR="00A83162" w:rsidRPr="005F7DE3">
          <w:rPr>
            <w:lang w:eastAsia="zh-CN"/>
          </w:rPr>
          <w:t xml:space="preserve"> percent (</w:t>
        </w:r>
        <w:r w:rsidR="00A83162">
          <w:rPr>
            <w:lang w:eastAsia="zh-CN"/>
          </w:rPr>
          <w:t>2.37</w:t>
        </w:r>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r w:rsidR="00A83162">
          <w:rPr>
            <w:lang w:eastAsia="zh-CN"/>
          </w:rPr>
          <w:t>9.22</w:t>
        </w:r>
        <w:r w:rsidR="00A83162" w:rsidRPr="005F7DE3">
          <w:rPr>
            <w:lang w:eastAsia="zh-CN"/>
          </w:rPr>
          <w:t xml:space="preserve"> percent less than </w:t>
        </w:r>
        <w:r w:rsidR="00A83162">
          <w:rPr>
            <w:lang w:eastAsia="zh-CN"/>
          </w:rPr>
          <w:t xml:space="preserve">the </w:t>
        </w:r>
        <w:r w:rsidR="00A83162" w:rsidRPr="005F7DE3">
          <w:rPr>
            <w:lang w:eastAsia="zh-CN"/>
          </w:rPr>
          <w:t>GGMR)</w:t>
        </w:r>
      </w:ins>
      <w:ins w:id="184" w:author="Lichen Wu" w:date="2022-06-08T20:50:00Z">
        <w:r w:rsidR="00A83162">
          <w:rPr>
            <w:lang w:eastAsia="zh-CN"/>
          </w:rPr>
          <w:t xml:space="preserve">,  </w:t>
        </w:r>
      </w:ins>
      <w:del w:id="185"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186" w:author="Lichen Wu" w:date="2022-06-08T20:58:00Z"/>
          <w:rFonts w:eastAsiaTheme="minorEastAsia"/>
          <w:lang w:eastAsia="zh-CN"/>
        </w:rPr>
      </w:pPr>
      <w:ins w:id="187"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188" w:author="Lichen Wu" w:date="2022-06-08T20:58:00Z"/>
          <w:bdr w:val="none" w:sz="0" w:space="0" w:color="auto" w:frame="1"/>
        </w:rPr>
      </w:pPr>
      <w:del w:id="189"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lastRenderedPageBreak/>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37F17" w14:textId="77777777" w:rsidR="00BE7F05" w:rsidRDefault="00BE7F05">
      <w:r>
        <w:separator/>
      </w:r>
    </w:p>
  </w:endnote>
  <w:endnote w:type="continuationSeparator" w:id="0">
    <w:p w14:paraId="78A1586A" w14:textId="77777777" w:rsidR="00BE7F05" w:rsidRDefault="00BE7F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55551" w14:textId="77777777" w:rsidR="00BE7F05" w:rsidRDefault="00BE7F05">
      <w:r>
        <w:separator/>
      </w:r>
    </w:p>
  </w:footnote>
  <w:footnote w:type="continuationSeparator" w:id="0">
    <w:p w14:paraId="06B6209F" w14:textId="77777777" w:rsidR="00BE7F05" w:rsidRDefault="00BE7F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091C"/>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5387"/>
    <w:rsid w:val="00BE54DD"/>
    <w:rsid w:val="00BE5FA7"/>
    <w:rsid w:val="00BE7B0E"/>
    <w:rsid w:val="00BE7F05"/>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3EA"/>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297</Words>
  <Characters>92897</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8977</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cp:revision>
  <cp:lastPrinted>2022-04-18T01:01:00Z</cp:lastPrinted>
  <dcterms:created xsi:type="dcterms:W3CDTF">2022-06-09T03:05:00Z</dcterms:created>
  <dcterms:modified xsi:type="dcterms:W3CDTF">2022-06-09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